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4D17" w:rsidRPr="00CB0BA6" w:rsidRDefault="00CB0BA6" w:rsidP="00131B0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B0BA6">
        <w:rPr>
          <w:rFonts w:ascii="Times New Roman" w:hAnsi="Times New Roman" w:cs="Times New Roman"/>
          <w:b/>
          <w:sz w:val="24"/>
          <w:szCs w:val="24"/>
        </w:rPr>
        <w:t>Supplementary Information</w:t>
      </w:r>
    </w:p>
    <w:p w:rsidR="00CB0BA6" w:rsidRPr="00CB0BA6" w:rsidRDefault="00CB0BA6" w:rsidP="00131B0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B0BA6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:rsidR="00CB0BA6" w:rsidRPr="00CB0BA6" w:rsidRDefault="00CB0BA6" w:rsidP="00131B01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>Synthesis of HAT inhibitors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-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2-Bromo-3-methylthiophene,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ipheny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isulphide, 2</w:t>
      </w:r>
      <w:proofErr w:type="gram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2'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-dithio(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bis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benzothiazol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2,2'- and 4,4'-dithiodipyridine (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Aldrithiols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Pr="00CB0BA6">
        <w:rPr>
          <w:rFonts w:ascii="Times New Roman" w:eastAsia="Times New Roman" w:hAnsi="Times New Roman" w:cs="Times New Roman"/>
          <w:b/>
          <w:color w:val="FF0000"/>
          <w:sz w:val="24"/>
          <w:szCs w:val="24"/>
          <w:lang w:eastAsia="en-GB"/>
        </w:rPr>
        <w:t xml:space="preserve"> </w:t>
      </w:r>
      <w:bookmarkStart w:id="0" w:name="_Toc165438209"/>
      <w:bookmarkStart w:id="1" w:name="_Toc139637399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ere purchased from the Aldrich Chemical Company. 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</w:t>
      </w:r>
      <w:proofErr w:type="gramStart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,3</w:t>
      </w:r>
      <w:proofErr w:type="gramEnd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-Dibromo-2-methylacrylaldehyde (3a)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</w:pP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o pyruvic aldehyde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imethylaceta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B0BA6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2a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5.13 mL, 42.3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riphenylphosphin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20.2 g, 77.0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suspended in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rifluoromethylbenzen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20 mL) was added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ropwis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solution (pre-filtered through basic alumina) of carbon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etrabromid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12.8 g, 38.5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rifluoromethylbenzen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80 mL). The mixture was heated at 100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o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3 h, cooled and filtered to remove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riphenylphosphin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xide. The solvent was removed and the crude product was purified by chromatography (silica; elution with 25% dichloromethane in petrol) to afford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2a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s a pale yellow oil (2.23 g, 24 %).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val="pt-BR"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H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, 300 MHz)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δ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 1.86 (s, 3H,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), 9.89 (s, 1H, CHO)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val="pt-BR"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C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, 75 MHz)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δ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 17.3, 113.6, 140.5, 189.6. 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-Methyl-5-thiocyanatoisothiazole (4)</w:t>
      </w:r>
    </w:p>
    <w:p w:rsidR="00CB0BA6" w:rsidRPr="00CB0BA6" w:rsidRDefault="00CB0BA6" w:rsidP="00131B01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o 3</w:t>
      </w:r>
      <w:proofErr w:type="gram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3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-dibromo-2-methylacrylaldehyde (1.45 g, 6.36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imethylformamid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10 mL) was added ammonium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0.97 g, 12.7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. The resulting solution was heated at 70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o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2 h, cooled, diluted with brine and extracted with diethyl ether. The ethereal extract was washed with water, dried (MgSO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concentrated to give an orange liquid. Chromatography (silica; elution with 12% dichloromethane in petrol) gave compound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which was further purified by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recrystallisation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: yellow crystals (0.59 g, 60 %) from ethyl acetate-petrol.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300 MHz) δ 2.42 (s, 3H,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,  8.41 (s, 1H,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isothiazol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H)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75 MHz) δ 12.0, 108.0, 138.2, 140.8, 160.2; HRMS (EI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+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calculated for C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5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N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: 155.9816; found: 155.9814.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1</w:t>
      </w:r>
      <w:proofErr w:type="gramStart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,2</w:t>
      </w:r>
      <w:proofErr w:type="gramEnd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-Bis(4-methylisothiazol-5-yl)</w:t>
      </w:r>
      <w:proofErr w:type="spellStart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disulfane</w:t>
      </w:r>
      <w:proofErr w:type="spellEnd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( 5)</w:t>
      </w:r>
    </w:p>
    <w:p w:rsidR="00CB0BA6" w:rsidRPr="00CB0BA6" w:rsidRDefault="00CB0BA6" w:rsidP="00131B01">
      <w:pPr>
        <w:spacing w:after="12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queous ammonia (ca. 40 M, 5 mL) was added to a stirred solution of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0.45 g, 2.88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ioxan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5 mL) and water (2.5 mL) and the mixture was heated at 90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o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1 h.  The solution was cooled to room temperature and the solvent was removed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in </w:t>
      </w:r>
      <w:proofErr w:type="spellStart"/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vacuo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.  The red residue was partitioned between water and dichloromethane (DCM). The organic layer was dried (MgSO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, filtered and concentrated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in </w:t>
      </w:r>
      <w:proofErr w:type="spellStart"/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vacuo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 Chromatography (silica; elution with 6% ethyl acetate in petrol) gave compound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5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0.14 g, 37 %) as a yellow oil. IR 2925, 2855, 2362, 2338, 1725, 1449, 1366, 1282, 1224, 1122, 992, 881, 788, 664 cm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-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300 MHz) δ 2.19 (s, 6H, 2 ×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,  8.30 (s, 2H, 2 ×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isothiazol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H)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75 MHz) δ 11.7 (2 ×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,  138.2 (2 ×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,  153.7 (C-S-S-</w:t>
      </w:r>
      <w:r w:rsidRPr="00CB0BA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,  159.8 (2 × CH=N); HRMS (EI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+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calculated for C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8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8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N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: 259.9570; found: 259.9568.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5-Thiocyanatoisothiazole (6) and 1</w:t>
      </w:r>
      <w:proofErr w:type="gramStart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,2</w:t>
      </w:r>
      <w:proofErr w:type="gramEnd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-Bis(isothiazol-5-yl)</w:t>
      </w:r>
      <w:proofErr w:type="spellStart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disulfane</w:t>
      </w:r>
      <w:proofErr w:type="spellEnd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(NU9056, 7)</w:t>
      </w:r>
    </w:p>
    <w:p w:rsidR="00CB0BA6" w:rsidRPr="00CB0BA6" w:rsidRDefault="00CB0BA6" w:rsidP="00131B01">
      <w:pPr>
        <w:tabs>
          <w:tab w:val="center" w:pos="4156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3</w:t>
      </w:r>
      <w:proofErr w:type="gram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3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-Dibromoacrylaldehyde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b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as prepared from 2,2-dimethoxyethanal </w:t>
      </w:r>
      <w:r w:rsidRPr="00CB0BA6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2b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 in the manner described above for </w:t>
      </w:r>
      <w:r w:rsidRPr="00CB0BA6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3a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A mixture of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b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0.35 g, 1.63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ammonium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0.25 g, 3.26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 dry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imethylformamid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3 mL) was stirred for 2.5 h at 70 °C and allowed to cool to room temperature. Ethyl acetate (50 mL) was added and the mixture was washed (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sym w:font="Symbol" w:char="F0B4"/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with brine. The organic phase was dried (MgSO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concentrated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in </w:t>
      </w:r>
      <w:proofErr w:type="spellStart"/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vacuo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.  Chromatography (silica gel; 30% dichloromethane in petrol followed by 5% methanol in dichloromethane) gave:</w:t>
      </w:r>
    </w:p>
    <w:p w:rsidR="00CB0BA6" w:rsidRPr="00CB0BA6" w:rsidRDefault="00CB0BA6" w:rsidP="00131B01">
      <w:pPr>
        <w:tabs>
          <w:tab w:val="center" w:pos="4156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proofErr w:type="gramStart"/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6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yellow solid (94 mg),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p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43 °C.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R (in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2960, 2925, 1714, 1621, 1386, 1269, 1220, 1057, 1149, 996, 907, 663 cm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-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 NMR (300 MHz,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</w:t>
      </w:r>
      <w:r w:rsidRPr="00CB0BA6">
        <w:rPr>
          <w:rFonts w:ascii="Symbol" w:eastAsia="Times New Roman" w:hAnsi="Symbol" w:cs="Times New Roman"/>
          <w:sz w:val="24"/>
          <w:szCs w:val="24"/>
          <w:lang w:eastAsia="en-GB"/>
        </w:rPr>
        <w:t>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7.20 (d, 1H, </w:t>
      </w:r>
      <w:r w:rsidRPr="00CB0BA6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J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.5 Hz, CH=CS), 8.36 (d, 1H, </w:t>
      </w:r>
      <w:r w:rsidRPr="00CB0BA6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J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.5 Hz, CH=N).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 NMR (75 MHz,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Pr="00CB0BA6">
        <w:rPr>
          <w:rFonts w:ascii="Times New Roman" w:eastAsia="Times New Roman" w:hAnsi="Times New Roman" w:cs="Times New Roman"/>
          <w:color w:val="0000FF"/>
          <w:sz w:val="24"/>
          <w:szCs w:val="24"/>
          <w:lang w:eastAsia="en-GB"/>
        </w:rPr>
        <w:t xml:space="preserve"> </w:t>
      </w:r>
      <w:r w:rsidRPr="00CB0BA6">
        <w:rPr>
          <w:rFonts w:ascii="Symbol" w:eastAsia="Times New Roman" w:hAnsi="Symbol" w:cs="Times New Roman"/>
          <w:sz w:val="24"/>
          <w:szCs w:val="24"/>
          <w:lang w:eastAsia="en-GB"/>
        </w:rPr>
        <w:t></w:t>
      </w:r>
      <w:r w:rsidRPr="00CB0BA6">
        <w:rPr>
          <w:rFonts w:ascii="Symbol" w:eastAsia="Times New Roman" w:hAnsi="Symbol" w:cs="Times New Roman"/>
          <w:sz w:val="24"/>
          <w:szCs w:val="24"/>
          <w:lang w:eastAsia="en-GB"/>
        </w:rPr>
        <w:t>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126.4 (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=CS), 158.3 (CH=N), 160.8 (CH=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S); HRMS (EI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+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</w:t>
      </w:r>
      <w:r w:rsidRPr="00CB0BA6">
        <w:rPr>
          <w:rFonts w:ascii="Times New Roman" w:eastAsia="Times New Roman" w:hAnsi="Times New Roman" w:cs="Times New Roman"/>
          <w:iCs/>
          <w:sz w:val="24"/>
          <w:szCs w:val="24"/>
          <w:lang w:eastAsia="en-GB"/>
        </w:rPr>
        <w:t xml:space="preserve">calculated for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NS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CB0BA6">
        <w:rPr>
          <w:rFonts w:ascii="Times New Roman" w:eastAsia="Times New Roman" w:hAnsi="Times New Roman" w:cs="Times New Roman"/>
          <w:iCs/>
          <w:sz w:val="24"/>
          <w:szCs w:val="24"/>
          <w:lang w:eastAsia="en-GB"/>
        </w:rPr>
        <w:t xml:space="preserve"> [M – CN</w:t>
      </w:r>
      <w:proofErr w:type="gramStart"/>
      <w:r w:rsidRPr="00CB0BA6">
        <w:rPr>
          <w:rFonts w:ascii="Times New Roman" w:eastAsia="Times New Roman" w:hAnsi="Times New Roman" w:cs="Times New Roman"/>
          <w:iCs/>
          <w:sz w:val="24"/>
          <w:szCs w:val="24"/>
          <w:lang w:eastAsia="en-GB"/>
        </w:rPr>
        <w:t>]</w:t>
      </w:r>
      <w:r w:rsidRPr="00CB0BA6">
        <w:rPr>
          <w:rFonts w:ascii="Times New Roman" w:eastAsia="Times New Roman" w:hAnsi="Times New Roman" w:cs="Times New Roman"/>
          <w:iCs/>
          <w:sz w:val="24"/>
          <w:szCs w:val="24"/>
          <w:vertAlign w:val="superscript"/>
          <w:lang w:eastAsia="en-GB"/>
        </w:rPr>
        <w:t>+</w:t>
      </w:r>
      <w:proofErr w:type="gramEnd"/>
      <w:r w:rsidRPr="00CB0BA6">
        <w:rPr>
          <w:rFonts w:ascii="Times New Roman" w:eastAsia="Times New Roman" w:hAnsi="Times New Roman" w:cs="Times New Roman"/>
          <w:iCs/>
          <w:sz w:val="24"/>
          <w:szCs w:val="24"/>
          <w:lang w:eastAsia="en-GB"/>
        </w:rPr>
        <w:t xml:space="preserve"> 115.9629; found: 115.9629.</w:t>
      </w:r>
    </w:p>
    <w:p w:rsidR="00CB0BA6" w:rsidRPr="00CB0BA6" w:rsidRDefault="00CB0BA6" w:rsidP="00131B01">
      <w:pPr>
        <w:tabs>
          <w:tab w:val="center" w:pos="4156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7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yellow oil (68 mg). IR (in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2965, 2932, 2164, 1714, 1559, 1388, 1257, 1227, 1107, 1059, 1007, 820, 725, 664 cm-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 NMR (300 MHz,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</w:t>
      </w:r>
      <w:r w:rsidRPr="00CB0BA6">
        <w:rPr>
          <w:rFonts w:ascii="Symbol" w:eastAsia="Times New Roman" w:hAnsi="Symbol" w:cs="Times New Roman"/>
          <w:sz w:val="24"/>
          <w:szCs w:val="24"/>
          <w:lang w:eastAsia="en-GB"/>
        </w:rPr>
        <w:t></w:t>
      </w:r>
      <w:r w:rsidRPr="00CB0BA6">
        <w:rPr>
          <w:rFonts w:ascii="Symbol" w:eastAsia="Times New Roman" w:hAnsi="Symbol" w:cs="Times New Roman"/>
          <w:sz w:val="24"/>
          <w:szCs w:val="24"/>
          <w:lang w:eastAsia="en-GB"/>
        </w:rPr>
        <w:t>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7.40 (d, 2H, </w:t>
      </w:r>
      <w:r w:rsidRPr="00CB0BA6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J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.7 Hz, 2 × CH=CS), 8.46 (d, 2H, </w:t>
      </w:r>
      <w:r w:rsidRPr="00CB0BA6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J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.7 Hz, 2 × CH=N)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 NMR (75 MHz,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</w:t>
      </w:r>
      <w:r w:rsidRPr="00CB0BA6">
        <w:rPr>
          <w:rFonts w:ascii="Symbol" w:eastAsia="Times New Roman" w:hAnsi="Symbol" w:cs="Times New Roman"/>
          <w:sz w:val="24"/>
          <w:szCs w:val="24"/>
          <w:lang w:eastAsia="en-GB"/>
        </w:rPr>
        <w:t>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07.8 (2 × S</w:t>
      </w:r>
      <w:r w:rsidRPr="00CB0BA6">
        <w:rPr>
          <w:rFonts w:ascii="Times New Roman" w:eastAsia="Times New Roman" w:hAnsi="Times New Roman" w:cs="Times New Roman"/>
          <w:iCs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N), 129.1 (2 ×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=CS), 145.2 (2 × CH=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S), 158.5 (2 × CH=N); HRMS (EI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+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calculated for C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6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N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iCs/>
          <w:sz w:val="24"/>
          <w:szCs w:val="24"/>
          <w:lang w:eastAsia="en-GB"/>
        </w:rPr>
        <w:t>: 231.9252; found, 231.9255.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-Methylisothiazole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(11)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</w:pP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mmonium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3.37 g, 44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was added to a stirred solution of a mixture of (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E</w:t>
      </w:r>
      <w:proofErr w:type="gram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-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(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Z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-3-bromo-2-methylacrylaldehyde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10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(prepared from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ethacrolein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8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via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9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: cf. ref. 40) (2.2 g, 15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dimethylformamide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10 mL). The mixture was heated at 70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o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16 h, cooled to room temperature, diluted with brine, and extracted with diethyl ether. The combined organic extracts were washed with water (4 × 10 mL), dried (MgSO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concentrated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in </w:t>
      </w:r>
      <w:proofErr w:type="spellStart"/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vacuo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Chromatography (silica; elution with 50 % DCM in petrol) gave compound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s </w:t>
      </w:r>
      <w:proofErr w:type="gram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a pale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yellow oil (0.56 g, 38 %). 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IR (in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) 3092, 2961, 2926, 2872, 1451, 1363, 1332, 1229, 964, 883, 853, 781 cm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val="pt-BR" w:eastAsia="en-GB"/>
        </w:rPr>
        <w:t>-1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val="pt-BR"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H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, 300 MHz)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δ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 2.35 (s, 3H,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), 8.19 (s, 1H, CH=N), 8.27 (s, 1H, CHS)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val="pt-BR"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C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, 75 MHz)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δ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 11.59 (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>), 133.9 (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val="pt-BR" w:eastAsia="en-GB"/>
        </w:rPr>
        <w:t>3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val="pt-BR"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pt-BR" w:eastAsia="en-GB"/>
        </w:rPr>
        <w:t xml:space="preserve">), 143.1 (=CHS), 158.5 (CH=N);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RMS (EI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+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calculated for C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5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NS 99.0143; found 99.0147.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-Methyl-5-bromoisothiazole (1)</w:t>
      </w:r>
    </w:p>
    <w:p w:rsidR="00CB0BA6" w:rsidRPr="00CB0BA6" w:rsidRDefault="00CB0BA6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o a solution of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0.25 g, 2.5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 THF (10 mL) cooled to -78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o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as added n-butyl lithium (2.5 M in hexanes, 1.1 mL, 2.7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. After stirring for 15 min, bromine (0.14 mL, 2.8 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mmol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was added and the mixture was allowed to warm slowly to room temperature.  Aqueous N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l was added and the mixture was extracted with diethyl ether, dried (MgSO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concentrated 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in </w:t>
      </w:r>
      <w:proofErr w:type="spellStart"/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vacuo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Chromatography (silica; elution with 25 % DCM in petrol) gave compound </w:t>
      </w:r>
      <w:r w:rsidRPr="00CB0BA6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s </w:t>
      </w:r>
      <w:proofErr w:type="gram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a yellow</w:t>
      </w:r>
      <w:proofErr w:type="gram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il (0.043 g, 10 %).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IR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(in 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3032, 2960, 2927, 2867, 1537, 1449, 1365, 1323, 1225, 1096, 1036, 941, 880, 780 cm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en-GB"/>
        </w:rPr>
        <w:t>-1</w:t>
      </w:r>
      <w:r w:rsidRPr="00CB0BA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300 MHz) δ 2.25 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(s, 3H, 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, 8.20 (s, 1H, CH=N); 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1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 NMR (CDCl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, 75 MHz) δ 12.1 (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, 133.2 (C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3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, 135.2 (=</w:t>
      </w:r>
      <w:proofErr w:type="spellStart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CBr</w:t>
      </w:r>
      <w:proofErr w:type="spellEnd"/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-S), 159.1 (</w:t>
      </w:r>
      <w:r w:rsidRPr="00CB0BA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H=N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; HRMS (EI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+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) calculated for C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CB0BA6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79</w:t>
      </w:r>
      <w:r w:rsidRPr="00CB0BA6">
        <w:rPr>
          <w:rFonts w:ascii="Times New Roman" w:eastAsia="Times New Roman" w:hAnsi="Times New Roman" w:cs="Times New Roman"/>
          <w:sz w:val="24"/>
          <w:szCs w:val="24"/>
          <w:lang w:eastAsia="en-GB"/>
        </w:rPr>
        <w:t>BrNS: 176.9248; found: 176.9249.</w:t>
      </w:r>
    </w:p>
    <w:bookmarkEnd w:id="0"/>
    <w:bookmarkEnd w:id="1"/>
    <w:p w:rsidR="009E39CE" w:rsidRPr="009E39CE" w:rsidRDefault="009E39CE" w:rsidP="00131B0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proofErr w:type="spellStart"/>
      <w:r w:rsidRPr="009E39CE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>Baculovirus</w:t>
      </w:r>
      <w:proofErr w:type="spellEnd"/>
      <w:r w:rsidRPr="009E39CE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 xml:space="preserve"> production of His-Tip60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- Wild-type Tip60-His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baculovirus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as generated in insect cells using the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Bac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-to-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Bac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pression system (Invitrogen) according to the manufacturer’s protocol. N-terminal His-tagged wild-type Tip60 was produced by infection of insect cells. Cell lysates were harvested in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lysis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uffer (5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aH</w:t>
      </w:r>
      <w:r w:rsidRPr="009E39C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PO</w:t>
      </w:r>
      <w:r w:rsidRPr="009E39C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30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NaCl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1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midazole, pH 8) and applied to Ni-NTA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superflow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Qiagen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columns. The columns were washed (5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aH</w:t>
      </w:r>
      <w:r w:rsidRPr="009E39C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PO</w:t>
      </w:r>
      <w:r w:rsidRPr="009E39C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30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NaCl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2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midazole, pH 8) and Tip60-His was eluted in elution buffer (5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aH</w:t>
      </w:r>
      <w:r w:rsidRPr="009E39C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PO</w:t>
      </w:r>
      <w:r w:rsidRPr="009E39C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4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30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NaCl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25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midazole, pH 8). The activity of the protein was confirmed using </w:t>
      </w:r>
      <w:r w:rsidRPr="009E39CE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in vitro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istone acetylation assays.</w:t>
      </w:r>
    </w:p>
    <w:p w:rsidR="009E39CE" w:rsidRDefault="009E39CE" w:rsidP="00131B0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9E39CE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>Purification of recombinant HAT enzymes (GST-tagged</w:t>
      </w:r>
      <w:proofErr w:type="gramStart"/>
      <w:r w:rsidRPr="009E39CE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>)</w:t>
      </w:r>
      <w:r w:rsidRPr="009E39CE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-</w:t>
      </w:r>
      <w:proofErr w:type="gramEnd"/>
      <w:r w:rsidRPr="009E39CE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 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xpression constructs, pGEX-p300 and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pGEX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-PCAF, obtained from Dr Andrew Bannister (Cambridge Cancer Centre, UK), were transformed into XA90 </w:t>
      </w:r>
      <w:r w:rsidRPr="009E39CE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Escherichia coli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ells. A single colony was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t>selected and grown to an OD 0.5</w:t>
      </w:r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PTG (1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induction was carried out for 4 hours then cell pellets were collected, lysed, and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sonicated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Supernatants were then passed through glutathione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Sepharose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4B (GE Healthcare) and purified protein was eluted with 5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Tris-HCl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10 </w:t>
      </w:r>
      <w:proofErr w:type="spellStart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>mM</w:t>
      </w:r>
      <w:proofErr w:type="spellEnd"/>
      <w:r w:rsidRPr="009E39C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duced glutathione, pH 8. Eluted fractions were tested for enzymatic activity by HAT assay. Active fractions were combined and used to assess inhibitor efficacy.</w:t>
      </w:r>
    </w:p>
    <w:p w:rsidR="00067D94" w:rsidRPr="00067D94" w:rsidRDefault="00067D94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upplementary Results</w:t>
      </w:r>
    </w:p>
    <w:p w:rsidR="00067D94" w:rsidRPr="00067D94" w:rsidRDefault="00067D94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</w:pPr>
      <w:r w:rsidRPr="00067D94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>Chemical Synthesis</w:t>
      </w:r>
    </w:p>
    <w:p w:rsidR="00067D94" w:rsidRPr="00067D94" w:rsidRDefault="00067D94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ew practical syntheses of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isothiazoles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ave been reported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GLiBXaWxsZTwvQXV0aG9yPjxZZWFyPjE5NjI8L1llYXI+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</w:fldData>
        </w:fldCha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GLiBXaWxsZTwvQXV0aG9yPjxZZWFyPjE5NjI8L1llYXI+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</w:fldData>
        </w:fldCha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</w:t>
      </w:r>
      <w:hyperlink w:anchor="_ENREF_1" w:tooltip="F. Wille, 1962 #34" w:history="1">
        <w:r w:rsidR="00EB242D">
          <w:rPr>
            <w:rFonts w:ascii="Times New Roman" w:eastAsia="Times New Roman" w:hAnsi="Times New Roman" w:cs="Times New Roman"/>
            <w:noProof/>
            <w:sz w:val="24"/>
            <w:szCs w:val="24"/>
            <w:lang w:eastAsia="en-GB"/>
          </w:rPr>
          <w:t>1-6</w:t>
        </w:r>
      </w:hyperlink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]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. In one method, 4-arylisothiazoles were obtained by treatment of aryl-substituted β-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chloroacroleins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mmonium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33). In a similar manner, we have prepared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isothiazoles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6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) by the reaction of 3</w:t>
      </w:r>
      <w:proofErr w:type="gram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,3</w:t>
      </w:r>
      <w:proofErr w:type="gram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-dibromoacroleins (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a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b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respectively) with ammonium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 xml:space="preserve">Thus, treatment of  1,1-dimethoxypropanon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2a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riphenylphosphin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-carbon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etrabromid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[Corey-Fuchs reaction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Corey&lt;/Author&gt;&lt;Year&gt;1972&lt;/Year&gt;&lt;RecNum&gt;31&lt;/RecNum&gt;&lt;DisplayText&gt;[7]&lt;/DisplayText&gt;&lt;record&gt;&lt;rec-number&gt;31&lt;/rec-number&gt;&lt;foreign-keys&gt;&lt;key app="EN" db-id="swafz9vs3ptdtnewxt4x5psgv5df5tdae5fe"&gt;31&lt;/key&gt;&lt;/foreign-keys&gt;&lt;ref-type name="Journal Article"&gt;17&lt;/ref-type&gt;&lt;contributors&gt;&lt;authors&gt;&lt;author&gt;Corey, E. J.&lt;/author&gt;&lt;author&gt;Fuchs, P. L.&lt;/author&gt;&lt;/authors&gt;&lt;/contributors&gt;&lt;titles&gt;&lt;title&gt;&lt;style face="normal" font="default" size="100%"&gt;A synthetic method for formyl&lt;/style&gt;&lt;style face="normal" font="Symbol" charset="2" size="100%"&gt;®&lt;/style&gt;&lt;style face="normal" font="default" size="100%"&gt;ethynyl conversion (RCHO&lt;/style&gt;&lt;style face="normal" font="Symbol" charset="2" size="100%"&gt;®&lt;/style&gt;&lt;style face="normal" font="default" size="100%"&gt;RC&lt;/style&gt;&lt;style face="normal" font="Symbol" charset="2" size="100%"&gt;º&lt;/style&gt;&lt;style face="normal" font="default" size="100%"&gt;CH or RC&lt;/style&gt;&lt;style face="normal" font="Symbol" charset="2" size="100%"&gt;º&lt;/style&gt;&lt;style face="normal" font="default" size="100%"&gt;CR&amp;apos;)&lt;/style&gt;&lt;/title&gt;&lt;secondary-title&gt;Tetrahedron Letters&lt;/secondary-title&gt;&lt;/titles&gt;&lt;periodical&gt;&lt;full-title&gt;Tetrahedron Letters&lt;/full-title&gt;&lt;/periodical&gt;&lt;pages&gt;3769-3772&lt;/pages&gt;&lt;volume&gt;13&lt;/volume&gt;&lt;number&gt;36&lt;/number&gt;&lt;dates&gt;&lt;year&gt;1972&lt;/year&gt;&lt;/dates&gt;&lt;urls&gt;&lt;related-urls&gt;&lt;url&gt;http://www.sciencedirect.com/science/article/B6THS-42HNVG4-1MS/2/764170102bd2a615d9c16737242f297a &lt;/url&gt;&lt;/related-urls&gt;&lt;/urls&gt;&lt;/record&gt;&lt;/Cite&gt;&lt;/EndNote&gt;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</w:t>
      </w:r>
      <w:hyperlink w:anchor="_ENREF_7" w:tooltip="Corey, 1972 #31" w:history="1">
        <w:r w:rsidR="00EB242D">
          <w:rPr>
            <w:rFonts w:ascii="Times New Roman" w:eastAsia="Times New Roman" w:hAnsi="Times New Roman" w:cs="Times New Roman"/>
            <w:noProof/>
            <w:sz w:val="24"/>
            <w:szCs w:val="24"/>
            <w:lang w:eastAsia="en-GB"/>
          </w:rPr>
          <w:t>7</w:t>
        </w:r>
      </w:hyperlink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]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] gave 3,3-dibromo-2-methylacrylaldehyde dimethyl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acetal</w:t>
      </w:r>
      <w:proofErr w:type="spellEnd"/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, 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which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as converted into 3,3-dibromo-2-methylacrylaldehyd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a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uring chromatography on silica (Scheme 1a). Reaction of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a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mmonium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ave 4-methyl-5-thiocyanatoisothiazol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which arises by double displacement of bromides with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combination of the resulting aldehyde with ammonia and cyclization (Scheme 1a)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NLiBNw7xobHN0w6RkdDwvQXV0aG9yPjxZZWFyPjE5NzY8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</w:fldData>
        </w:fldCha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NLiBNw7xobHN0w6RkdDwvQXV0aG9yPjxZZWFyPjE5NzY8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</w:fldData>
        </w:fldCha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</w:t>
      </w:r>
      <w:hyperlink w:anchor="_ENREF_8" w:tooltip="M. Mühlstädt, 1976 #37" w:history="1">
        <w:r w:rsidR="00EB242D">
          <w:rPr>
            <w:rFonts w:ascii="Times New Roman" w:eastAsia="Times New Roman" w:hAnsi="Times New Roman" w:cs="Times New Roman"/>
            <w:noProof/>
            <w:sz w:val="24"/>
            <w:szCs w:val="24"/>
            <w:lang w:eastAsia="en-GB"/>
          </w:rPr>
          <w:t>8-10</w:t>
        </w:r>
      </w:hyperlink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]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Treatment of aldehyd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b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prepared in an analogous manner to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a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with ammonium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ave a mixture of compounds from which 5-thiocyanatoisothiazol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6 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and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1</w:t>
      </w:r>
      <w:proofErr w:type="gram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,2</w:t>
      </w:r>
      <w:proofErr w:type="gram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-bis(isothiazol-5-yl)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disulfan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7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ere separated. The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disulfid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</w:t>
      </w:r>
      <w:proofErr w:type="gram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,2</w:t>
      </w:r>
      <w:proofErr w:type="gram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-bis(4-methylisothiazol-5-yl)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disulfane</w:t>
      </w:r>
      <w:proofErr w:type="spellEnd"/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5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hereinafter called NU9056) was not observed in the reaction of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a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mmonium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but was obtained on heating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queous ammonia. </w:t>
      </w:r>
    </w:p>
    <w:p w:rsidR="00067D94" w:rsidRDefault="00067D94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fforts to convert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4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to bromid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y displacement of the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o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roup failed either using molecular bromine or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etrabutylammonium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romide. However,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lithiation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compound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1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Micetich&lt;/Author&gt;&lt;Year&gt;1970&lt;/Year&gt;&lt;RecNum&gt;38&lt;/RecNum&gt;&lt;DisplayText&gt;[11]&lt;/DisplayText&gt;&lt;record&gt;&lt;rec-number&gt;38&lt;/rec-number&gt;&lt;foreign-keys&gt;&lt;key app="EN" db-id="swafz9vs3ptdtnewxt4x5psgv5df5tdae5fe"&gt;38&lt;/key&gt;&lt;/foreign-keys&gt;&lt;ref-type name="Journal Article"&gt;17&lt;/ref-type&gt;&lt;contributors&gt;&lt;authors&gt;&lt;author&gt;Micetich, R. G.&lt;/author&gt;&lt;/authors&gt;&lt;/contributors&gt;&lt;titles&gt;&lt;title&gt;Lithiation of 5-Membered Heteroaromatic Compounds - Methyl Substituted 1,2-Azoles, Oxadiazoles, and Thiadiazoles&lt;/title&gt;&lt;secondary-title&gt;Canadian Journal of Chemistry&lt;/secondary-title&gt;&lt;/titles&gt;&lt;periodical&gt;&lt;full-title&gt;Canadian Journal of Chemistry&lt;/full-title&gt;&lt;/periodical&gt;&lt;pages&gt;2006-&amp;amp;&lt;/pages&gt;&lt;volume&gt;48&lt;/volume&gt;&lt;number&gt;13&lt;/number&gt;&lt;dates&gt;&lt;year&gt;1970&lt;/year&gt;&lt;/dates&gt;&lt;accession-num&gt;ISI:A1970G836200012&lt;/accession-num&gt;&lt;urls&gt;&lt;related-urls&gt;&lt;url&gt;&amp;lt;Go to ISI&amp;gt;://A1970G836200012 &lt;/url&gt;&lt;/related-urls&gt;&lt;/urls&gt;&lt;/record&gt;&lt;/Cite&gt;&lt;/EndNote&gt;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</w:t>
      </w:r>
      <w:hyperlink w:anchor="_ENREF_11" w:tooltip="Micetich, 1970 #38" w:history="1">
        <w:r w:rsidR="00EB242D">
          <w:rPr>
            <w:rFonts w:ascii="Times New Roman" w:eastAsia="Times New Roman" w:hAnsi="Times New Roman" w:cs="Times New Roman"/>
            <w:noProof/>
            <w:sz w:val="24"/>
            <w:szCs w:val="24"/>
            <w:lang w:eastAsia="en-GB"/>
          </w:rPr>
          <w:t>11</w:t>
        </w:r>
      </w:hyperlink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]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quenching of the intermediate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carbanion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bromine afforded the desired 4-methyl-5-bromoisothiazole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The synthesis of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isothiazol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1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as closely based on literature protocols (Scheme 1b). A sequence of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dibromination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the double bond, protection of the aldehyde and elimination of hydrogen bromide was used to convert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methacrolein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8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to a mixture of geometrical isomers of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bromo-diethylacetal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9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Serra&lt;/Author&gt;&lt;Year&gt;2001&lt;/Year&gt;&lt;RecNum&gt;41&lt;/RecNum&gt;&lt;DisplayText&gt;[12]&lt;/DisplayText&gt;&lt;record&gt;&lt;rec-number&gt;41&lt;/rec-number&gt;&lt;foreign-keys&gt;&lt;key app="EN" db-id="swafz9vs3ptdtnewxt4x5psgv5df5tdae5fe"&gt;41&lt;/key&gt;&lt;/foreign-keys&gt;&lt;ref-type name="Journal Article"&gt;17&lt;/ref-type&gt;&lt;contributors&gt;&lt;authors&gt;&lt;author&gt;Serra, S.&lt;/author&gt;&lt;author&gt;Fuganti, C.&lt;/author&gt;&lt;/authors&gt;&lt;/contributors&gt;&lt;titles&gt;&lt;title&gt;Baker&amp;apos;s yeast mediated biohydrogenation of sulphur-functionalised methacrolein derivatives. Stereochemical aspects of the reaction and preparation of the two enantiomers of useful C-4 bifunctional chiral synthons&lt;/title&gt;&lt;secondary-title&gt;Tetrahedron-Asymmetry&lt;/secondary-title&gt;&lt;/titles&gt;&lt;periodical&gt;&lt;full-title&gt;Tetrahedron-Asymmetry&lt;/full-title&gt;&lt;/periodical&gt;&lt;pages&gt;2191-2196&lt;/pages&gt;&lt;volume&gt;12&lt;/volume&gt;&lt;number&gt;15&lt;/number&gt;&lt;dates&gt;&lt;year&gt;2001&lt;/year&gt;&lt;pub-dates&gt;&lt;date&gt;Aug&lt;/date&gt;&lt;/pub-dates&gt;&lt;/dates&gt;&lt;isbn&gt;0957-4166&lt;/isbn&gt;&lt;accession-num&gt;ISI:000171790700018&lt;/accession-num&gt;&lt;urls&gt;&lt;related-urls&gt;&lt;url&gt;&amp;lt;Go to ISI&amp;gt;://000171790700018 &lt;/url&gt;&lt;/related-urls&gt;&lt;/urls&gt;&lt;/record&gt;&lt;/Cite&gt;&lt;/EndNote&gt;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</w:t>
      </w:r>
      <w:hyperlink w:anchor="_ENREF_12" w:tooltip="Serra, 2001 #41" w:history="1">
        <w:r w:rsidR="00EB242D">
          <w:rPr>
            <w:rFonts w:ascii="Times New Roman" w:eastAsia="Times New Roman" w:hAnsi="Times New Roman" w:cs="Times New Roman"/>
            <w:noProof/>
            <w:sz w:val="24"/>
            <w:szCs w:val="24"/>
            <w:lang w:eastAsia="en-GB"/>
          </w:rPr>
          <w:t>12</w:t>
        </w:r>
      </w:hyperlink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]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Hydrolysis of the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acetals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 aldehydes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10</w:t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as followed by treatment with ammonium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thiocyanat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dimethylformamid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which gave </w:t>
      </w:r>
      <w:proofErr w:type="spellStart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>isothiazole</w:t>
      </w:r>
      <w:proofErr w:type="spellEnd"/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11 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Pavlik&lt;/Author&gt;&lt;Year&gt;1998&lt;/Year&gt;&lt;RecNum&gt;39&lt;/RecNum&gt;&lt;DisplayText&gt;[13]&lt;/DisplayText&gt;&lt;record&gt;&lt;rec-number&gt;39&lt;/rec-number&gt;&lt;foreign-keys&gt;&lt;key app="EN" db-id="swafz9vs3ptdtnewxt4x5psgv5df5tdae5fe"&gt;39&lt;/key&gt;&lt;/foreign-keys&gt;&lt;ref-type name="Journal Article"&gt;17&lt;/ref-type&gt;&lt;contributors&gt;&lt;authors&gt;&lt;author&gt;Pavlik, James W. &lt;/author&gt;&lt;author&gt;Tongcharoensirikul, Pakamas &lt;/author&gt;&lt;author&gt;French, Kathleen M. &lt;/author&gt;&lt;/authors&gt;&lt;/contributors&gt;&lt;titles&gt;&lt;title&gt;Phototransposition Chemistry of 4-Substituted Isothiazoles. The P4 Permutation Pathway&lt;/title&gt;&lt;secondary-title&gt;Journal of Organic Chemistry&lt;/secondary-title&gt;&lt;/titles&gt;&lt;periodical&gt;&lt;full-title&gt;Journal of Organic Chemistry&lt;/full-title&gt;&lt;/periodical&gt;&lt;pages&gt;5592-5603&lt;/pages&gt;&lt;volume&gt;63&lt;/volume&gt;&lt;dates&gt;&lt;year&gt;1998&lt;/year&gt;&lt;/dates&gt;&lt;urls&gt;&lt;/urls&gt;&lt;/record&gt;&lt;/Cite&gt;&lt;/EndNote&gt;</w:instrTex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</w:t>
      </w:r>
      <w:hyperlink w:anchor="_ENREF_13" w:tooltip="Pavlik, 1998 #39" w:history="1">
        <w:r w:rsidR="00EB242D">
          <w:rPr>
            <w:rFonts w:ascii="Times New Roman" w:eastAsia="Times New Roman" w:hAnsi="Times New Roman" w:cs="Times New Roman"/>
            <w:noProof/>
            <w:sz w:val="24"/>
            <w:szCs w:val="24"/>
            <w:lang w:eastAsia="en-GB"/>
          </w:rPr>
          <w:t>13</w:t>
        </w:r>
      </w:hyperlink>
      <w:r w:rsidR="0090113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]</w:t>
      </w:r>
      <w:r w:rsidR="0090113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067D9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:rsidR="00067D94" w:rsidRPr="00067D94" w:rsidRDefault="00067D94" w:rsidP="00131B01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067D94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upplementary References</w:t>
      </w:r>
    </w:p>
    <w:p w:rsidR="00EB242D" w:rsidRPr="00131B01" w:rsidRDefault="00901138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r w:rsidRPr="00131B01">
        <w:rPr>
          <w:rFonts w:ascii="Times New Roman" w:hAnsi="Times New Roman" w:cs="Times New Roman"/>
          <w:sz w:val="24"/>
          <w:szCs w:val="24"/>
        </w:rPr>
        <w:fldChar w:fldCharType="begin"/>
      </w:r>
      <w:r w:rsidRPr="00131B0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31B01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="00EB242D" w:rsidRPr="00131B01">
        <w:rPr>
          <w:rFonts w:ascii="Times New Roman" w:hAnsi="Times New Roman" w:cs="Times New Roman"/>
          <w:noProof/>
          <w:szCs w:val="24"/>
        </w:rPr>
        <w:t>[1]F. Wille LCAS</w:t>
      </w:r>
      <w:r w:rsidR="00EB242D" w:rsidRPr="00131B01">
        <w:rPr>
          <w:rFonts w:ascii="Times New Roman" w:hAnsi="Times New Roman" w:cs="Times New Roman"/>
          <w:b/>
          <w:noProof/>
          <w:szCs w:val="24"/>
        </w:rPr>
        <w:t>.</w:t>
      </w:r>
      <w:r w:rsidR="00EB242D" w:rsidRPr="00131B01">
        <w:rPr>
          <w:rFonts w:ascii="Times New Roman" w:hAnsi="Times New Roman" w:cs="Times New Roman"/>
          <w:noProof/>
          <w:szCs w:val="24"/>
        </w:rPr>
        <w:t xml:space="preserve"> The Preparation of Isothiazole and 3-Methylisothiazole: A New Route in to the Isothiazole Series. </w:t>
      </w:r>
      <w:r w:rsidR="00EB242D" w:rsidRPr="00131B01">
        <w:rPr>
          <w:rFonts w:ascii="Times New Roman" w:hAnsi="Times New Roman" w:cs="Times New Roman"/>
          <w:i/>
          <w:noProof/>
          <w:szCs w:val="24"/>
        </w:rPr>
        <w:t>Angewandte Chemie International Edition in English</w:t>
      </w:r>
      <w:r w:rsidR="00EB242D" w:rsidRPr="00131B01">
        <w:rPr>
          <w:rFonts w:ascii="Times New Roman" w:hAnsi="Times New Roman" w:cs="Times New Roman"/>
          <w:noProof/>
          <w:szCs w:val="24"/>
        </w:rPr>
        <w:t>. 1962; 1: 335.</w:t>
      </w:r>
      <w:bookmarkEnd w:id="2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3" w:name="_ENREF_2"/>
      <w:r w:rsidRPr="00131B01">
        <w:rPr>
          <w:rFonts w:ascii="Times New Roman" w:hAnsi="Times New Roman" w:cs="Times New Roman"/>
          <w:noProof/>
          <w:szCs w:val="24"/>
        </w:rPr>
        <w:t>[2]F. Hübenett, F. H. Flock, W. Hansel</w:t>
      </w:r>
      <w:r w:rsidRPr="00131B01">
        <w:rPr>
          <w:rFonts w:ascii="Times New Roman" w:hAnsi="Times New Roman" w:cs="Times New Roman"/>
          <w:i/>
          <w:noProof/>
          <w:szCs w:val="24"/>
        </w:rPr>
        <w:t>, et al.</w:t>
      </w:r>
      <w:r w:rsidRPr="00131B01">
        <w:rPr>
          <w:rFonts w:ascii="Times New Roman" w:hAnsi="Times New Roman" w:cs="Times New Roman"/>
          <w:noProof/>
          <w:szCs w:val="24"/>
        </w:rPr>
        <w:t xml:space="preserve"> Isothiazoles. </w:t>
      </w:r>
      <w:r w:rsidRPr="00131B01">
        <w:rPr>
          <w:rFonts w:ascii="Times New Roman" w:hAnsi="Times New Roman" w:cs="Times New Roman"/>
          <w:i/>
          <w:noProof/>
          <w:szCs w:val="24"/>
        </w:rPr>
        <w:t>Angewandte Chemie International Edition in English</w:t>
      </w:r>
      <w:r w:rsidRPr="00131B01">
        <w:rPr>
          <w:rFonts w:ascii="Times New Roman" w:hAnsi="Times New Roman" w:cs="Times New Roman"/>
          <w:noProof/>
          <w:szCs w:val="24"/>
        </w:rPr>
        <w:t>. 1963; 2: 714-9.</w:t>
      </w:r>
      <w:bookmarkStart w:id="4" w:name="_GoBack"/>
      <w:bookmarkEnd w:id="3"/>
      <w:bookmarkEnd w:id="4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5" w:name="_ENREF_3"/>
      <w:r w:rsidRPr="00131B01">
        <w:rPr>
          <w:rFonts w:ascii="Times New Roman" w:hAnsi="Times New Roman" w:cs="Times New Roman"/>
          <w:noProof/>
          <w:szCs w:val="24"/>
        </w:rPr>
        <w:lastRenderedPageBreak/>
        <w:t>[3]Raap R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Concerning cis- and trans-3-thiocyanoproenal and the synthesis of isothiazole. </w:t>
      </w:r>
      <w:r w:rsidRPr="00131B01">
        <w:rPr>
          <w:rFonts w:ascii="Times New Roman" w:hAnsi="Times New Roman" w:cs="Times New Roman"/>
          <w:i/>
          <w:noProof/>
          <w:szCs w:val="24"/>
        </w:rPr>
        <w:t>Canadian Journal of Chemistry</w:t>
      </w:r>
      <w:r w:rsidRPr="00131B01">
        <w:rPr>
          <w:rFonts w:ascii="Times New Roman" w:hAnsi="Times New Roman" w:cs="Times New Roman"/>
          <w:noProof/>
          <w:szCs w:val="24"/>
        </w:rPr>
        <w:t>. 1966; 44: 1324-7.</w:t>
      </w:r>
      <w:bookmarkEnd w:id="5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6" w:name="_ENREF_4"/>
      <w:r w:rsidRPr="00131B01">
        <w:rPr>
          <w:rFonts w:ascii="Times New Roman" w:hAnsi="Times New Roman" w:cs="Times New Roman"/>
          <w:noProof/>
          <w:szCs w:val="24"/>
        </w:rPr>
        <w:t>[4]A. Apblett, T. Chivers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Synthetic applications and spectroscopic investigations of the (NSCl)</w:t>
      </w:r>
      <w:r w:rsidRPr="00131B01">
        <w:rPr>
          <w:rFonts w:ascii="Times New Roman" w:hAnsi="Times New Roman" w:cs="Times New Roman"/>
          <w:noProof/>
          <w:szCs w:val="24"/>
          <w:vertAlign w:val="subscript"/>
        </w:rPr>
        <w:t>3</w:t>
      </w:r>
      <w:r w:rsidRPr="00131B01">
        <w:rPr>
          <w:rFonts w:ascii="Times New Roman" w:hAnsi="Times New Roman" w:cs="Times New Roman"/>
          <w:noProof/>
          <w:szCs w:val="24"/>
        </w:rPr>
        <w:t>–SO</w:t>
      </w:r>
      <w:r w:rsidRPr="00131B01">
        <w:rPr>
          <w:rFonts w:ascii="Times New Roman" w:hAnsi="Times New Roman" w:cs="Times New Roman"/>
          <w:noProof/>
          <w:szCs w:val="24"/>
          <w:vertAlign w:val="subscript"/>
        </w:rPr>
        <w:t>2</w:t>
      </w:r>
      <w:r w:rsidRPr="00131B01">
        <w:rPr>
          <w:rFonts w:ascii="Times New Roman" w:hAnsi="Times New Roman" w:cs="Times New Roman"/>
          <w:noProof/>
          <w:szCs w:val="24"/>
        </w:rPr>
        <w:t>Cl</w:t>
      </w:r>
      <w:r w:rsidRPr="00131B01">
        <w:rPr>
          <w:rFonts w:ascii="Times New Roman" w:hAnsi="Times New Roman" w:cs="Times New Roman"/>
          <w:noProof/>
          <w:szCs w:val="24"/>
          <w:vertAlign w:val="subscript"/>
        </w:rPr>
        <w:t>2</w:t>
      </w:r>
      <w:r w:rsidRPr="00131B01">
        <w:rPr>
          <w:rFonts w:ascii="Times New Roman" w:hAnsi="Times New Roman" w:cs="Times New Roman"/>
          <w:noProof/>
          <w:szCs w:val="24"/>
        </w:rPr>
        <w:t xml:space="preserve"> system. </w:t>
      </w:r>
      <w:r w:rsidRPr="00131B01">
        <w:rPr>
          <w:rFonts w:ascii="Times New Roman" w:hAnsi="Times New Roman" w:cs="Times New Roman"/>
          <w:i/>
          <w:noProof/>
          <w:szCs w:val="24"/>
        </w:rPr>
        <w:t>Canadian Journal of Chemistry</w:t>
      </w:r>
      <w:r w:rsidRPr="00131B01">
        <w:rPr>
          <w:rFonts w:ascii="Times New Roman" w:hAnsi="Times New Roman" w:cs="Times New Roman"/>
          <w:noProof/>
          <w:szCs w:val="24"/>
        </w:rPr>
        <w:t>. 1990; 68: 650-4.</w:t>
      </w:r>
      <w:bookmarkEnd w:id="6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7" w:name="_ENREF_5"/>
      <w:r w:rsidRPr="00131B01">
        <w:rPr>
          <w:rFonts w:ascii="Times New Roman" w:hAnsi="Times New Roman" w:cs="Times New Roman"/>
          <w:noProof/>
          <w:szCs w:val="24"/>
        </w:rPr>
        <w:t>[5]Kang YK, Lee KS, Yoo KH</w:t>
      </w:r>
      <w:r w:rsidRPr="00131B01">
        <w:rPr>
          <w:rFonts w:ascii="Times New Roman" w:hAnsi="Times New Roman" w:cs="Times New Roman"/>
          <w:i/>
          <w:noProof/>
          <w:szCs w:val="24"/>
        </w:rPr>
        <w:t>, et al.</w:t>
      </w:r>
      <w:r w:rsidRPr="00131B01">
        <w:rPr>
          <w:rFonts w:ascii="Times New Roman" w:hAnsi="Times New Roman" w:cs="Times New Roman"/>
          <w:noProof/>
          <w:szCs w:val="24"/>
        </w:rPr>
        <w:t xml:space="preserve"> Synthesis and biological evaluation of novel 1[beta]-methylcarbapenems with isothiazoloethenyl side chains. </w:t>
      </w:r>
      <w:r w:rsidRPr="00131B01">
        <w:rPr>
          <w:rFonts w:ascii="Times New Roman" w:hAnsi="Times New Roman" w:cs="Times New Roman"/>
          <w:i/>
          <w:noProof/>
          <w:szCs w:val="24"/>
        </w:rPr>
        <w:t>Bioorganic &amp; Medicinal Chemistry Letters</w:t>
      </w:r>
      <w:r w:rsidRPr="00131B01">
        <w:rPr>
          <w:rFonts w:ascii="Times New Roman" w:hAnsi="Times New Roman" w:cs="Times New Roman"/>
          <w:noProof/>
          <w:szCs w:val="24"/>
        </w:rPr>
        <w:t>. 2003; 13: 463-6.</w:t>
      </w:r>
      <w:bookmarkEnd w:id="7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8" w:name="_ENREF_6"/>
      <w:r w:rsidRPr="00131B01">
        <w:rPr>
          <w:rFonts w:ascii="Times New Roman" w:hAnsi="Times New Roman" w:cs="Times New Roman"/>
          <w:noProof/>
          <w:szCs w:val="24"/>
        </w:rPr>
        <w:t>[6]Soledade M, Pedras C, Suchy M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Design, synthesis, and antifungal activity of inhibitors of brassilexin detoxification in the plant pathogenic fungus Leptosphaeria maculans. </w:t>
      </w:r>
      <w:r w:rsidRPr="00131B01">
        <w:rPr>
          <w:rFonts w:ascii="Times New Roman" w:hAnsi="Times New Roman" w:cs="Times New Roman"/>
          <w:i/>
          <w:noProof/>
          <w:szCs w:val="24"/>
        </w:rPr>
        <w:t>Bioorganic and Medicinal Chemistry</w:t>
      </w:r>
      <w:r w:rsidRPr="00131B01">
        <w:rPr>
          <w:rFonts w:ascii="Times New Roman" w:hAnsi="Times New Roman" w:cs="Times New Roman"/>
          <w:noProof/>
          <w:szCs w:val="24"/>
        </w:rPr>
        <w:t>. 2006; 14: 714-23.</w:t>
      </w:r>
      <w:bookmarkEnd w:id="8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9" w:name="_ENREF_7"/>
      <w:r w:rsidRPr="00131B01">
        <w:rPr>
          <w:rFonts w:ascii="Times New Roman" w:hAnsi="Times New Roman" w:cs="Times New Roman"/>
          <w:noProof/>
          <w:szCs w:val="24"/>
        </w:rPr>
        <w:t>[7]Corey EJ, Fuchs PL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A synthetic method for formyl®ethynyl conversion (RCHO®RCºCH or RCºCR'). </w:t>
      </w:r>
      <w:r w:rsidRPr="00131B01">
        <w:rPr>
          <w:rFonts w:ascii="Times New Roman" w:hAnsi="Times New Roman" w:cs="Times New Roman"/>
          <w:i/>
          <w:noProof/>
          <w:szCs w:val="24"/>
        </w:rPr>
        <w:t>Tetrahedron Letters</w:t>
      </w:r>
      <w:r w:rsidRPr="00131B01">
        <w:rPr>
          <w:rFonts w:ascii="Times New Roman" w:hAnsi="Times New Roman" w:cs="Times New Roman"/>
          <w:noProof/>
          <w:szCs w:val="24"/>
        </w:rPr>
        <w:t>. 1972; 13: 3769-72.</w:t>
      </w:r>
      <w:bookmarkEnd w:id="9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10" w:name="_ENREF_8"/>
      <w:r w:rsidRPr="00131B01">
        <w:rPr>
          <w:rFonts w:ascii="Times New Roman" w:hAnsi="Times New Roman" w:cs="Times New Roman"/>
          <w:noProof/>
          <w:szCs w:val="24"/>
        </w:rPr>
        <w:t>[8]M. Mühlstädt RBBS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b-Thiocyanatovinylcarbonylverbindungen. II. Darstellung von 4,5-substituierten Isothiazolen. </w:t>
      </w:r>
      <w:r w:rsidRPr="00131B01">
        <w:rPr>
          <w:rFonts w:ascii="Times New Roman" w:hAnsi="Times New Roman" w:cs="Times New Roman"/>
          <w:i/>
          <w:noProof/>
          <w:szCs w:val="24"/>
        </w:rPr>
        <w:t>Journal für Praktische Chemie</w:t>
      </w:r>
      <w:r w:rsidRPr="00131B01">
        <w:rPr>
          <w:rFonts w:ascii="Times New Roman" w:hAnsi="Times New Roman" w:cs="Times New Roman"/>
          <w:noProof/>
          <w:szCs w:val="24"/>
        </w:rPr>
        <w:t>. 1976; 318: 507-14.</w:t>
      </w:r>
      <w:bookmarkEnd w:id="10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11" w:name="_ENREF_9"/>
      <w:r w:rsidRPr="00131B01">
        <w:rPr>
          <w:rFonts w:ascii="Times New Roman" w:hAnsi="Times New Roman" w:cs="Times New Roman"/>
          <w:noProof/>
          <w:szCs w:val="24"/>
        </w:rPr>
        <w:t>[9]Bärbel Schulze GKSKARHH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Zur Oxidation von 1,2-Thiazolen: Ein einfacher Zugang zu 1,2-Thiazol-3(2&lt;I&gt;H&lt;/I&gt;)-on-1,1-dioxiden. </w:t>
      </w:r>
      <w:r w:rsidRPr="00131B01">
        <w:rPr>
          <w:rFonts w:ascii="Times New Roman" w:hAnsi="Times New Roman" w:cs="Times New Roman"/>
          <w:i/>
          <w:noProof/>
          <w:szCs w:val="24"/>
        </w:rPr>
        <w:t>Helvetica Chimica Acta</w:t>
      </w:r>
      <w:r w:rsidRPr="00131B01">
        <w:rPr>
          <w:rFonts w:ascii="Times New Roman" w:hAnsi="Times New Roman" w:cs="Times New Roman"/>
          <w:noProof/>
          <w:szCs w:val="24"/>
        </w:rPr>
        <w:t>. 1991; 74: 1059-70.</w:t>
      </w:r>
      <w:bookmarkEnd w:id="11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12" w:name="_ENREF_10"/>
      <w:r w:rsidRPr="00131B01">
        <w:rPr>
          <w:rFonts w:ascii="Times New Roman" w:hAnsi="Times New Roman" w:cs="Times New Roman"/>
          <w:noProof/>
          <w:szCs w:val="24"/>
        </w:rPr>
        <w:t>[10]Entenmann G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Neue heterocyclische 8π Elektronensysteme. 1,2,3-Thiadiazine und 1,2,3-Thiadiazinium-Salze. </w:t>
      </w:r>
      <w:r w:rsidRPr="00131B01">
        <w:rPr>
          <w:rFonts w:ascii="Times New Roman" w:hAnsi="Times New Roman" w:cs="Times New Roman"/>
          <w:i/>
          <w:noProof/>
          <w:szCs w:val="24"/>
        </w:rPr>
        <w:t>Synthesis</w:t>
      </w:r>
      <w:r w:rsidRPr="00131B01">
        <w:rPr>
          <w:rFonts w:ascii="Times New Roman" w:hAnsi="Times New Roman" w:cs="Times New Roman"/>
          <w:noProof/>
          <w:szCs w:val="24"/>
        </w:rPr>
        <w:t>. 1973: 225.</w:t>
      </w:r>
      <w:bookmarkEnd w:id="12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13" w:name="_ENREF_11"/>
      <w:r w:rsidRPr="00131B01">
        <w:rPr>
          <w:rFonts w:ascii="Times New Roman" w:hAnsi="Times New Roman" w:cs="Times New Roman"/>
          <w:noProof/>
          <w:szCs w:val="24"/>
        </w:rPr>
        <w:t>[11]Micetich RG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Lithiation of 5-Membered Heteroaromatic Compounds - Methyl Substituted 1,2-Azoles, Oxadiazoles, and Thiadiazoles. </w:t>
      </w:r>
      <w:r w:rsidRPr="00131B01">
        <w:rPr>
          <w:rFonts w:ascii="Times New Roman" w:hAnsi="Times New Roman" w:cs="Times New Roman"/>
          <w:i/>
          <w:noProof/>
          <w:szCs w:val="24"/>
        </w:rPr>
        <w:t>Canadian Journal of Chemistry</w:t>
      </w:r>
      <w:r w:rsidRPr="00131B01">
        <w:rPr>
          <w:rFonts w:ascii="Times New Roman" w:hAnsi="Times New Roman" w:cs="Times New Roman"/>
          <w:noProof/>
          <w:szCs w:val="24"/>
        </w:rPr>
        <w:t>. 1970; 48: 2006-&amp;.</w:t>
      </w:r>
      <w:bookmarkEnd w:id="13"/>
    </w:p>
    <w:p w:rsidR="00EB242D" w:rsidRPr="00131B01" w:rsidRDefault="00EB242D" w:rsidP="00131B01">
      <w:pPr>
        <w:spacing w:after="0"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14" w:name="_ENREF_12"/>
      <w:r w:rsidRPr="00131B01">
        <w:rPr>
          <w:rFonts w:ascii="Times New Roman" w:hAnsi="Times New Roman" w:cs="Times New Roman"/>
          <w:noProof/>
          <w:szCs w:val="24"/>
        </w:rPr>
        <w:t>[12]Serra S, Fuganti C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Baker's yeast mediated biohydrogenation of sulphur-functionalised methacrolein derivatives. Stereochemical aspects of the reaction and preparation of the two enantiomers of useful C-4 bifunctional chiral synthons. </w:t>
      </w:r>
      <w:r w:rsidRPr="00131B01">
        <w:rPr>
          <w:rFonts w:ascii="Times New Roman" w:hAnsi="Times New Roman" w:cs="Times New Roman"/>
          <w:i/>
          <w:noProof/>
          <w:szCs w:val="24"/>
        </w:rPr>
        <w:t>Tetrahedron-Asymmetry</w:t>
      </w:r>
      <w:r w:rsidRPr="00131B01">
        <w:rPr>
          <w:rFonts w:ascii="Times New Roman" w:hAnsi="Times New Roman" w:cs="Times New Roman"/>
          <w:noProof/>
          <w:szCs w:val="24"/>
        </w:rPr>
        <w:t>. 2001; 12: 2191-6.</w:t>
      </w:r>
      <w:bookmarkEnd w:id="14"/>
    </w:p>
    <w:p w:rsidR="00EB242D" w:rsidRPr="00131B01" w:rsidRDefault="00EB242D" w:rsidP="00131B01">
      <w:pPr>
        <w:spacing w:line="480" w:lineRule="auto"/>
        <w:jc w:val="both"/>
        <w:rPr>
          <w:rFonts w:ascii="Times New Roman" w:hAnsi="Times New Roman" w:cs="Times New Roman"/>
          <w:noProof/>
          <w:szCs w:val="24"/>
        </w:rPr>
      </w:pPr>
      <w:bookmarkStart w:id="15" w:name="_ENREF_13"/>
      <w:r w:rsidRPr="00131B01">
        <w:rPr>
          <w:rFonts w:ascii="Times New Roman" w:hAnsi="Times New Roman" w:cs="Times New Roman"/>
          <w:noProof/>
          <w:szCs w:val="24"/>
        </w:rPr>
        <w:t>[13]Pavlik JW, Tongcharoensirikul P, French KM</w:t>
      </w:r>
      <w:r w:rsidRPr="00131B01">
        <w:rPr>
          <w:rFonts w:ascii="Times New Roman" w:hAnsi="Times New Roman" w:cs="Times New Roman"/>
          <w:b/>
          <w:noProof/>
          <w:szCs w:val="24"/>
        </w:rPr>
        <w:t>.</w:t>
      </w:r>
      <w:r w:rsidRPr="00131B01">
        <w:rPr>
          <w:rFonts w:ascii="Times New Roman" w:hAnsi="Times New Roman" w:cs="Times New Roman"/>
          <w:noProof/>
          <w:szCs w:val="24"/>
        </w:rPr>
        <w:t xml:space="preserve"> Phototransposition Chemistry of 4-Substituted Isothiazoles. The P4 Permutation Pathway. </w:t>
      </w:r>
      <w:r w:rsidRPr="00131B01">
        <w:rPr>
          <w:rFonts w:ascii="Times New Roman" w:hAnsi="Times New Roman" w:cs="Times New Roman"/>
          <w:i/>
          <w:noProof/>
          <w:szCs w:val="24"/>
        </w:rPr>
        <w:t>Journal of Organic Chemistry</w:t>
      </w:r>
      <w:r w:rsidRPr="00131B01">
        <w:rPr>
          <w:rFonts w:ascii="Times New Roman" w:hAnsi="Times New Roman" w:cs="Times New Roman"/>
          <w:noProof/>
          <w:szCs w:val="24"/>
        </w:rPr>
        <w:t>. 1998; 63: 5592-603.</w:t>
      </w:r>
      <w:bookmarkEnd w:id="15"/>
    </w:p>
    <w:p w:rsidR="00EB242D" w:rsidRPr="00131B01" w:rsidRDefault="00EB242D" w:rsidP="00131B01">
      <w:pPr>
        <w:spacing w:line="480" w:lineRule="auto"/>
        <w:jc w:val="both"/>
        <w:rPr>
          <w:rFonts w:ascii="Times New Roman" w:hAnsi="Times New Roman" w:cs="Times New Roman"/>
          <w:noProof/>
          <w:szCs w:val="24"/>
        </w:rPr>
      </w:pPr>
    </w:p>
    <w:p w:rsidR="00CB0BA6" w:rsidRPr="00CB0BA6" w:rsidRDefault="00901138" w:rsidP="00131B0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B0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B0BA6" w:rsidRPr="00CB0BA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%20Cellular%20Mol%20Med[1]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wafz9vs3ptdtnewxt4x5psgv5df5tdae5fe&quot;&gt;nu9056 papaer&lt;record-ids&gt;&lt;item&gt;28&lt;/item&gt;&lt;item&gt;29&lt;/item&gt;&lt;item&gt;31&lt;/item&gt;&lt;item&gt;32&lt;/item&gt;&lt;item&gt;33&lt;/item&gt;&lt;item&gt;34&lt;/item&gt;&lt;item&gt;35&lt;/item&gt;&lt;item&gt;37&lt;/item&gt;&lt;item&gt;38&lt;/item&gt;&lt;item&gt;39&lt;/item&gt;&lt;item&gt;40&lt;/item&gt;&lt;item&gt;41&lt;/item&gt;&lt;item&gt;42&lt;/item&gt;&lt;/record-ids&gt;&lt;/item&gt;&lt;/Libraries&gt;"/>
  </w:docVars>
  <w:rsids>
    <w:rsidRoot w:val="00CB0BA6"/>
    <w:rsid w:val="00067D94"/>
    <w:rsid w:val="00131B01"/>
    <w:rsid w:val="00901138"/>
    <w:rsid w:val="00947BF3"/>
    <w:rsid w:val="009E39CE"/>
    <w:rsid w:val="00C364DC"/>
    <w:rsid w:val="00CB0BA6"/>
    <w:rsid w:val="00EB24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rsid w:val="00CB0BA6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B0BA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0BA6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0B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0BA6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0113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rsid w:val="00CB0BA6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B0BA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0BA6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0B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0BA6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0113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6</Pages>
  <Words>2421</Words>
  <Characters>13802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161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mstrong</dc:creator>
  <cp:lastModifiedBy>Coffey</cp:lastModifiedBy>
  <cp:revision>5</cp:revision>
  <dcterms:created xsi:type="dcterms:W3CDTF">2011-11-22T14:36:00Z</dcterms:created>
  <dcterms:modified xsi:type="dcterms:W3CDTF">2012-04-17T11:45:00Z</dcterms:modified>
</cp:coreProperties>
</file>